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3BBD31" w14:textId="77777777" w:rsidR="0015616D" w:rsidRPr="000C45A5" w:rsidRDefault="0015616D" w:rsidP="0015616D">
      <w:pPr>
        <w:pStyle w:val="Heading2"/>
        <w:rPr>
          <w:rFonts w:ascii="Times New Roman" w:hAnsi="Times New Roman" w:cs="Times New Roman"/>
          <w:b/>
          <w:color w:val="auto"/>
          <w:sz w:val="40"/>
          <w:szCs w:val="40"/>
        </w:rPr>
      </w:pPr>
      <w:bookmarkStart w:id="0" w:name="_Toc529958337"/>
      <w:r w:rsidRPr="000C45A5">
        <w:rPr>
          <w:rFonts w:ascii="Times New Roman" w:hAnsi="Times New Roman" w:cs="Times New Roman"/>
          <w:b/>
          <w:color w:val="auto"/>
          <w:sz w:val="40"/>
          <w:szCs w:val="40"/>
        </w:rPr>
        <w:t>2.4 Direct seeding of Rice</w:t>
      </w:r>
      <w:bookmarkEnd w:id="0"/>
    </w:p>
    <w:p w14:paraId="2BD5E608" w14:textId="77777777" w:rsidR="0015616D" w:rsidRDefault="0015616D" w:rsidP="0015616D"/>
    <w:p w14:paraId="4BDB9015" w14:textId="09082C56" w:rsidR="003419B1" w:rsidRDefault="00BC7143" w:rsidP="00A95396">
      <w:pPr>
        <w:widowControl w:val="0"/>
        <w:autoSpaceDE w:val="0"/>
        <w:autoSpaceDN w:val="0"/>
        <w:adjustRightInd w:val="0"/>
        <w:spacing w:after="0" w:line="360" w:lineRule="auto"/>
        <w:rPr>
          <w:rFonts w:ascii="Times New Roman" w:hAnsi="Times New Roman" w:cs="Times New Roman"/>
          <w:sz w:val="24"/>
          <w:szCs w:val="24"/>
        </w:rPr>
      </w:pPr>
      <w:r w:rsidRPr="00007EAE">
        <w:rPr>
          <w:rFonts w:ascii="Times New Roman" w:hAnsi="Times New Roman" w:cs="Times New Roman"/>
          <w:color w:val="FF0000"/>
          <w:sz w:val="24"/>
          <w:szCs w:val="24"/>
        </w:rPr>
        <w:t xml:space="preserve">In the Direct </w:t>
      </w:r>
      <w:r w:rsidR="00A63B7C" w:rsidRPr="00007EAE">
        <w:rPr>
          <w:rFonts w:ascii="Times New Roman" w:hAnsi="Times New Roman" w:cs="Times New Roman"/>
          <w:color w:val="FF0000"/>
          <w:sz w:val="24"/>
          <w:szCs w:val="24"/>
        </w:rPr>
        <w:t>Seeding method of crop establishment, the rice seeds are sown directly in the field. Direct seeding of rice is practiced in both wet and dry soil as wet direct seeding and dry direct seeding</w:t>
      </w:r>
      <w:r w:rsidR="000B5C28" w:rsidRPr="00007EAE">
        <w:rPr>
          <w:rFonts w:ascii="Times New Roman" w:hAnsi="Times New Roman" w:cs="Times New Roman"/>
          <w:color w:val="FF0000"/>
          <w:sz w:val="24"/>
          <w:szCs w:val="24"/>
        </w:rPr>
        <w:t xml:space="preserve"> and water seeding</w:t>
      </w:r>
      <w:r w:rsidR="00A63B7C" w:rsidRPr="00007EAE">
        <w:rPr>
          <w:rFonts w:ascii="Times New Roman" w:hAnsi="Times New Roman" w:cs="Times New Roman"/>
          <w:color w:val="FF0000"/>
          <w:sz w:val="24"/>
          <w:szCs w:val="24"/>
        </w:rPr>
        <w:t xml:space="preserve"> through broadcasting, dibbling, drilling or sowing of seeds in lines</w:t>
      </w:r>
      <w:r w:rsidR="003419B1" w:rsidRPr="00007EAE">
        <w:rPr>
          <w:rFonts w:ascii="Times New Roman" w:hAnsi="Times New Roman" w:cs="Times New Roman"/>
          <w:color w:val="FF0000"/>
          <w:sz w:val="24"/>
          <w:szCs w:val="24"/>
        </w:rPr>
        <w:t xml:space="preserve"> </w:t>
      </w:r>
      <w:r w:rsidR="003419B1" w:rsidRPr="00007EAE">
        <w:rPr>
          <w:rFonts w:ascii="Times New Roman" w:hAnsi="Times New Roman" w:cs="Times New Roman"/>
          <w:color w:val="FF0000"/>
          <w:sz w:val="24"/>
          <w:szCs w:val="24"/>
        </w:rPr>
        <w:fldChar w:fldCharType="begin" w:fldLock="1"/>
      </w:r>
      <w:r w:rsidR="00A95396" w:rsidRPr="00007EAE">
        <w:rPr>
          <w:rFonts w:ascii="Times New Roman" w:hAnsi="Times New Roman" w:cs="Times New Roman"/>
          <w:color w:val="FF0000"/>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plainTextFormattedCitation":"(IRRI Rice Knowledge Bank, 2018)","previouslyFormattedCitation":"(IRRI Rice Knowledge Bank, 2018)"},"properties":{"noteIndex":0},"schema":"https://github.com/citation-style-language/schema/raw/master/csl-citation.json"}</w:instrText>
      </w:r>
      <w:r w:rsidR="003419B1" w:rsidRPr="00007EAE">
        <w:rPr>
          <w:rFonts w:ascii="Times New Roman" w:hAnsi="Times New Roman" w:cs="Times New Roman"/>
          <w:color w:val="FF0000"/>
          <w:sz w:val="24"/>
          <w:szCs w:val="24"/>
        </w:rPr>
        <w:fldChar w:fldCharType="separate"/>
      </w:r>
      <w:r w:rsidR="004A52E4" w:rsidRPr="00007EAE">
        <w:rPr>
          <w:rFonts w:ascii="Times New Roman" w:hAnsi="Times New Roman" w:cs="Times New Roman"/>
          <w:noProof/>
          <w:color w:val="FF0000"/>
          <w:sz w:val="24"/>
          <w:szCs w:val="24"/>
        </w:rPr>
        <w:t>(IRRI Rice Knowledge Bank, 2018)</w:t>
      </w:r>
      <w:r w:rsidR="003419B1" w:rsidRPr="00007EAE">
        <w:rPr>
          <w:rFonts w:ascii="Times New Roman" w:hAnsi="Times New Roman" w:cs="Times New Roman"/>
          <w:color w:val="FF0000"/>
          <w:sz w:val="24"/>
          <w:szCs w:val="24"/>
        </w:rPr>
        <w:fldChar w:fldCharType="end"/>
      </w:r>
      <w:r w:rsidR="00493C5D" w:rsidRPr="00007EAE">
        <w:rPr>
          <w:rFonts w:ascii="Times New Roman" w:hAnsi="Times New Roman" w:cs="Times New Roman"/>
          <w:color w:val="FF0000"/>
          <w:sz w:val="24"/>
          <w:szCs w:val="24"/>
        </w:rPr>
        <w:t xml:space="preserve">. </w:t>
      </w:r>
      <w:r w:rsidR="004A52E4" w:rsidRPr="00007EAE">
        <w:rPr>
          <w:rFonts w:ascii="Times New Roman" w:hAnsi="Times New Roman" w:cs="Times New Roman"/>
          <w:color w:val="FF0000"/>
          <w:sz w:val="24"/>
          <w:szCs w:val="24"/>
        </w:rPr>
        <w:t>Wet direct seeding</w:t>
      </w:r>
      <w:r w:rsidR="00DC66E3" w:rsidRPr="00007EAE">
        <w:rPr>
          <w:rFonts w:ascii="Times New Roman" w:hAnsi="Times New Roman" w:cs="Times New Roman"/>
          <w:color w:val="FF0000"/>
          <w:sz w:val="24"/>
          <w:szCs w:val="24"/>
        </w:rPr>
        <w:t xml:space="preserve"> is</w:t>
      </w:r>
      <w:r w:rsidR="004A52E4" w:rsidRPr="00007EAE">
        <w:rPr>
          <w:rFonts w:ascii="Times New Roman" w:hAnsi="Times New Roman" w:cs="Times New Roman"/>
          <w:color w:val="FF0000"/>
          <w:sz w:val="24"/>
          <w:szCs w:val="24"/>
        </w:rPr>
        <w:t xml:space="preserve"> </w:t>
      </w:r>
      <w:r w:rsidR="000B5C28" w:rsidRPr="00007EAE">
        <w:rPr>
          <w:rFonts w:ascii="Times New Roman" w:hAnsi="Times New Roman" w:cs="Times New Roman"/>
          <w:color w:val="FF0000"/>
          <w:sz w:val="24"/>
          <w:szCs w:val="24"/>
        </w:rPr>
        <w:t xml:space="preserve">the method of sowing pre-germinated rice seeds in to the puddled soil whereas </w:t>
      </w:r>
      <w:r w:rsidR="00D72AD6" w:rsidRPr="00007EAE">
        <w:rPr>
          <w:rFonts w:ascii="Times New Roman" w:hAnsi="Times New Roman" w:cs="Times New Roman"/>
          <w:color w:val="FF0000"/>
          <w:sz w:val="24"/>
          <w:szCs w:val="24"/>
        </w:rPr>
        <w:t>sowing of dry seeds is practiced in Dry direct seeding of rice.</w:t>
      </w:r>
      <w:r w:rsidR="00D72AD6">
        <w:rPr>
          <w:rFonts w:ascii="Times New Roman" w:hAnsi="Times New Roman" w:cs="Times New Roman"/>
          <w:sz w:val="24"/>
          <w:szCs w:val="24"/>
        </w:rPr>
        <w:t xml:space="preserve"> The seeds are sown in the standing water conditions at the Water seeding method which is sub divided in to</w:t>
      </w:r>
      <w:r w:rsidR="004A52E4" w:rsidRPr="00A95396">
        <w:rPr>
          <w:rFonts w:ascii="Times New Roman" w:hAnsi="Times New Roman" w:cs="Times New Roman"/>
          <w:sz w:val="24"/>
          <w:szCs w:val="24"/>
        </w:rPr>
        <w:t xml:space="preserve"> </w:t>
      </w:r>
      <w:r w:rsidR="00D72AD6">
        <w:rPr>
          <w:rFonts w:ascii="Times New Roman" w:hAnsi="Times New Roman" w:cs="Times New Roman"/>
          <w:sz w:val="24"/>
          <w:szCs w:val="24"/>
        </w:rPr>
        <w:t xml:space="preserve">aerobic and anerobic according to the oxygen content available in the ambient water of  the germinating seeds </w:t>
      </w:r>
      <w:r w:rsidR="00D72AD6">
        <w:rPr>
          <w:rFonts w:ascii="Times New Roman" w:hAnsi="Times New Roman" w:cs="Times New Roman"/>
          <w:sz w:val="24"/>
          <w:szCs w:val="24"/>
        </w:rPr>
        <w:fldChar w:fldCharType="begin" w:fldLock="1"/>
      </w:r>
      <w:r w:rsidR="00501E56">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00D72AD6">
        <w:rPr>
          <w:rFonts w:ascii="Times New Roman" w:hAnsi="Times New Roman" w:cs="Times New Roman"/>
          <w:sz w:val="24"/>
          <w:szCs w:val="24"/>
        </w:rPr>
        <w:fldChar w:fldCharType="separate"/>
      </w:r>
      <w:r w:rsidR="00D72AD6" w:rsidRPr="00D72AD6">
        <w:rPr>
          <w:rFonts w:ascii="Times New Roman" w:hAnsi="Times New Roman" w:cs="Times New Roman"/>
          <w:noProof/>
          <w:sz w:val="24"/>
          <w:szCs w:val="24"/>
        </w:rPr>
        <w:t>(Hassan Akhgari, 2011)</w:t>
      </w:r>
      <w:r w:rsidR="00D72AD6">
        <w:rPr>
          <w:rFonts w:ascii="Times New Roman" w:hAnsi="Times New Roman" w:cs="Times New Roman"/>
          <w:sz w:val="24"/>
          <w:szCs w:val="24"/>
        </w:rPr>
        <w:fldChar w:fldCharType="end"/>
      </w:r>
      <w:r w:rsidR="00D72AD6">
        <w:rPr>
          <w:rFonts w:ascii="Times New Roman" w:hAnsi="Times New Roman" w:cs="Times New Roman"/>
          <w:sz w:val="24"/>
          <w:szCs w:val="24"/>
        </w:rPr>
        <w:t>.</w:t>
      </w:r>
      <w:r w:rsidR="00067C4C">
        <w:rPr>
          <w:rFonts w:ascii="Times New Roman" w:hAnsi="Times New Roman" w:cs="Times New Roman"/>
          <w:sz w:val="24"/>
          <w:szCs w:val="24"/>
        </w:rPr>
        <w:t xml:space="preserve"> </w:t>
      </w:r>
      <w:r w:rsidR="004A52E4" w:rsidRPr="00A95396">
        <w:rPr>
          <w:rFonts w:ascii="Times New Roman" w:hAnsi="Times New Roman" w:cs="Times New Roman"/>
          <w:sz w:val="24"/>
          <w:szCs w:val="24"/>
        </w:rPr>
        <w:t>Dry direct seeding is practiced in the areas which are prone to floods and in low lands, uplands where rainfed paddy cultivation is done</w:t>
      </w:r>
      <w:r w:rsidR="00067C4C">
        <w:rPr>
          <w:rFonts w:ascii="Times New Roman" w:hAnsi="Times New Roman" w:cs="Times New Roman"/>
          <w:sz w:val="24"/>
          <w:szCs w:val="24"/>
        </w:rPr>
        <w:t xml:space="preserve">. The lands where irrigated cultivation of rice is done commonly used the Wet direct seeding method </w:t>
      </w:r>
      <w:r w:rsidR="00A95396">
        <w:rPr>
          <w:rFonts w:ascii="Times New Roman" w:hAnsi="Times New Roman" w:cs="Times New Roman"/>
          <w:sz w:val="24"/>
          <w:szCs w:val="24"/>
        </w:rPr>
        <w:fldChar w:fldCharType="begin" w:fldLock="1"/>
      </w:r>
      <w:r w:rsidR="00501E56">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00A95396">
        <w:rPr>
          <w:rFonts w:ascii="Times New Roman" w:hAnsi="Times New Roman" w:cs="Times New Roman"/>
          <w:sz w:val="24"/>
          <w:szCs w:val="24"/>
        </w:rPr>
        <w:fldChar w:fldCharType="separate"/>
      </w:r>
      <w:r w:rsidR="00501E56" w:rsidRPr="00501E56">
        <w:rPr>
          <w:rFonts w:ascii="Times New Roman" w:hAnsi="Times New Roman" w:cs="Times New Roman"/>
          <w:noProof/>
          <w:sz w:val="24"/>
          <w:szCs w:val="24"/>
        </w:rPr>
        <w:t>(Pandey et al., 2000)</w:t>
      </w:r>
      <w:r w:rsidR="00A95396">
        <w:rPr>
          <w:rFonts w:ascii="Times New Roman" w:hAnsi="Times New Roman" w:cs="Times New Roman"/>
          <w:sz w:val="24"/>
          <w:szCs w:val="24"/>
        </w:rPr>
        <w:fldChar w:fldCharType="end"/>
      </w:r>
      <w:r w:rsidR="004A52E4" w:rsidRPr="00A95396">
        <w:rPr>
          <w:rFonts w:ascii="Times New Roman" w:hAnsi="Times New Roman" w:cs="Times New Roman"/>
          <w:sz w:val="24"/>
          <w:szCs w:val="24"/>
        </w:rPr>
        <w:t>.</w:t>
      </w:r>
    </w:p>
    <w:p w14:paraId="01E38F96" w14:textId="4B5A8E5F" w:rsidR="00184BD3" w:rsidRPr="00A95396" w:rsidRDefault="000B5C28" w:rsidP="00A95396">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The cultivation of rice through direct seeding is widely practiced in America, Russia, Japan, Cuba, India</w:t>
      </w:r>
      <w:r w:rsidR="00501E56">
        <w:rPr>
          <w:rFonts w:ascii="Times New Roman" w:hAnsi="Times New Roman" w:cs="Times New Roman"/>
          <w:sz w:val="24"/>
          <w:szCs w:val="24"/>
        </w:rPr>
        <w:t>, Western Europe including Italy, French as a result of the shortage of skilled labor and high wages demanded by them</w:t>
      </w:r>
      <w:r w:rsidR="005F6232">
        <w:rPr>
          <w:rFonts w:ascii="Times New Roman" w:hAnsi="Times New Roman" w:cs="Times New Roman"/>
          <w:sz w:val="24"/>
          <w:szCs w:val="24"/>
        </w:rPr>
        <w:t xml:space="preserve"> </w:t>
      </w:r>
      <w:r w:rsidR="005F6232">
        <w:rPr>
          <w:rFonts w:ascii="Times New Roman" w:hAnsi="Times New Roman" w:cs="Times New Roman"/>
          <w:sz w:val="24"/>
          <w:szCs w:val="24"/>
        </w:rPr>
        <w:fldChar w:fldCharType="begin" w:fldLock="1"/>
      </w:r>
      <w:r w:rsidR="00D605E7">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Anjana","given":"K. G. Shree","non-dropping-particle":"","parse-names":false,"suffix":""},{"dropping-particle":"","family":"Balamurugan;","given":"T. S. B.","non-dropping-particle":"","parse-names":false,"suffix":""},{"dropping-particle":"","family":"Manivasagan;","given":"V.","non-dropping-particle":"","parse-names":false,"suffix":""},{"dropping-particle":"","family":"Ramesh","given":"N. G. Babu","non-dropping-particle":"","parse-names":false,"suffix":""}],"container-title":"International Journal of Advanced Research in Biological Sciences","id":"ITEM-1","issue":"9","issued":{"date-parts":[["2016"]]},"page":"170-177","title":"Direct seeded rice: purely a site specific technology","type":"article-journal","volume":"3"},"uris":["http://www.mendeley.com/documents/?uuid=6d13646d-6a3d-429d-86cd-06df7b783fd7"]}],"mendeley":{"formattedCitation":"(Anjana et al., 2016)","plainTextFormattedCitation":"(Anjana et al., 2016)","previouslyFormattedCitation":"(Anjana et al., 2016)"},"properties":{"noteIndex":0},"schema":"https://github.com/citation-style-language/schema/raw/master/csl-citation.json"}</w:instrText>
      </w:r>
      <w:r w:rsidR="005F6232">
        <w:rPr>
          <w:rFonts w:ascii="Times New Roman" w:hAnsi="Times New Roman" w:cs="Times New Roman"/>
          <w:sz w:val="24"/>
          <w:szCs w:val="24"/>
        </w:rPr>
        <w:fldChar w:fldCharType="separate"/>
      </w:r>
      <w:r w:rsidR="005F6232" w:rsidRPr="005F6232">
        <w:rPr>
          <w:rFonts w:ascii="Times New Roman" w:hAnsi="Times New Roman" w:cs="Times New Roman"/>
          <w:noProof/>
          <w:sz w:val="24"/>
          <w:szCs w:val="24"/>
        </w:rPr>
        <w:t>(Anjana et al., 2016)</w:t>
      </w:r>
      <w:r w:rsidR="005F6232">
        <w:rPr>
          <w:rFonts w:ascii="Times New Roman" w:hAnsi="Times New Roman" w:cs="Times New Roman"/>
          <w:sz w:val="24"/>
          <w:szCs w:val="24"/>
        </w:rPr>
        <w:fldChar w:fldCharType="end"/>
      </w:r>
      <w:r w:rsidR="005F6232">
        <w:rPr>
          <w:rFonts w:ascii="Times New Roman" w:hAnsi="Times New Roman" w:cs="Times New Roman"/>
          <w:sz w:val="24"/>
          <w:szCs w:val="24"/>
        </w:rPr>
        <w:t xml:space="preserve">. Although in the Asian region farmers mainly followed the traditional transplanting method of rice, at present the farmers tend to adopt </w:t>
      </w:r>
      <w:r w:rsidR="005F6232" w:rsidRPr="00007EAE">
        <w:rPr>
          <w:rFonts w:ascii="Times New Roman" w:hAnsi="Times New Roman" w:cs="Times New Roman"/>
          <w:color w:val="FF0000"/>
          <w:sz w:val="24"/>
          <w:szCs w:val="24"/>
        </w:rPr>
        <w:t xml:space="preserve">to the direct seeding as a compensation to the </w:t>
      </w:r>
      <w:r w:rsidR="00D605E7" w:rsidRPr="00007EAE">
        <w:rPr>
          <w:rFonts w:ascii="Times New Roman" w:hAnsi="Times New Roman" w:cs="Times New Roman"/>
          <w:color w:val="FF0000"/>
          <w:sz w:val="24"/>
          <w:szCs w:val="24"/>
        </w:rPr>
        <w:t>increasing labor shortage</w:t>
      </w:r>
      <w:r w:rsidR="00AE7F1C" w:rsidRPr="00007EAE">
        <w:rPr>
          <w:rFonts w:ascii="Times New Roman" w:hAnsi="Times New Roman" w:cs="Times New Roman"/>
          <w:color w:val="FF0000"/>
          <w:sz w:val="24"/>
          <w:szCs w:val="24"/>
        </w:rPr>
        <w:t xml:space="preserve"> </w:t>
      </w:r>
      <w:r w:rsidR="00D605E7" w:rsidRPr="00007EAE">
        <w:rPr>
          <w:rFonts w:ascii="Times New Roman" w:hAnsi="Times New Roman" w:cs="Times New Roman"/>
          <w:color w:val="FF0000"/>
          <w:sz w:val="24"/>
          <w:szCs w:val="24"/>
        </w:rPr>
        <w:t>and high costs on wages. As a result of that the</w:t>
      </w:r>
      <w:r w:rsidR="00007EAE">
        <w:rPr>
          <w:rFonts w:ascii="Times New Roman" w:hAnsi="Times New Roman" w:cs="Times New Roman"/>
          <w:color w:val="FF0000"/>
          <w:sz w:val="24"/>
          <w:szCs w:val="24"/>
        </w:rPr>
        <w:t xml:space="preserve"> cultivated land area of rice</w:t>
      </w:r>
      <w:r w:rsidR="00D605E7" w:rsidRPr="00007EAE">
        <w:rPr>
          <w:rFonts w:ascii="Times New Roman" w:hAnsi="Times New Roman" w:cs="Times New Roman"/>
          <w:color w:val="FF0000"/>
          <w:sz w:val="24"/>
          <w:szCs w:val="24"/>
        </w:rPr>
        <w:t xml:space="preserve"> under direct seeding in the Asia is rapidly increasing </w:t>
      </w:r>
      <w:r w:rsidR="00007EAE">
        <w:rPr>
          <w:rFonts w:ascii="Times New Roman" w:hAnsi="Times New Roman" w:cs="Times New Roman"/>
          <w:color w:val="FF0000"/>
          <w:sz w:val="24"/>
          <w:szCs w:val="24"/>
        </w:rPr>
        <w:t>as aim of</w:t>
      </w:r>
      <w:r w:rsidR="00D605E7" w:rsidRPr="00007EAE">
        <w:rPr>
          <w:rFonts w:ascii="Times New Roman" w:hAnsi="Times New Roman" w:cs="Times New Roman"/>
          <w:color w:val="FF0000"/>
          <w:sz w:val="24"/>
          <w:szCs w:val="24"/>
        </w:rPr>
        <w:t xml:space="preserve"> the farmers </w:t>
      </w:r>
      <w:r w:rsidR="00007EAE">
        <w:rPr>
          <w:rFonts w:ascii="Times New Roman" w:hAnsi="Times New Roman" w:cs="Times New Roman"/>
          <w:color w:val="FF0000"/>
          <w:sz w:val="24"/>
          <w:szCs w:val="24"/>
        </w:rPr>
        <w:t xml:space="preserve">to </w:t>
      </w:r>
      <w:r w:rsidR="00D605E7" w:rsidRPr="00007EAE">
        <w:rPr>
          <w:rFonts w:ascii="Times New Roman" w:hAnsi="Times New Roman" w:cs="Times New Roman"/>
          <w:color w:val="FF0000"/>
          <w:sz w:val="24"/>
          <w:szCs w:val="24"/>
        </w:rPr>
        <w:t>increas</w:t>
      </w:r>
      <w:r w:rsidR="00007EAE">
        <w:rPr>
          <w:rFonts w:ascii="Times New Roman" w:hAnsi="Times New Roman" w:cs="Times New Roman"/>
          <w:color w:val="FF0000"/>
          <w:sz w:val="24"/>
          <w:szCs w:val="24"/>
        </w:rPr>
        <w:t>e</w:t>
      </w:r>
      <w:r w:rsidR="00D605E7" w:rsidRPr="00007EAE">
        <w:rPr>
          <w:rFonts w:ascii="Times New Roman" w:hAnsi="Times New Roman" w:cs="Times New Roman"/>
          <w:color w:val="FF0000"/>
          <w:sz w:val="24"/>
          <w:szCs w:val="24"/>
        </w:rPr>
        <w:t xml:space="preserve"> the production and </w:t>
      </w:r>
      <w:r w:rsidR="00007EAE">
        <w:rPr>
          <w:rFonts w:ascii="Times New Roman" w:hAnsi="Times New Roman" w:cs="Times New Roman"/>
          <w:color w:val="FF0000"/>
          <w:sz w:val="24"/>
          <w:szCs w:val="24"/>
        </w:rPr>
        <w:t xml:space="preserve">the </w:t>
      </w:r>
      <w:r w:rsidR="00D605E7" w:rsidRPr="00007EAE">
        <w:rPr>
          <w:rFonts w:ascii="Times New Roman" w:hAnsi="Times New Roman" w:cs="Times New Roman"/>
          <w:color w:val="FF0000"/>
          <w:sz w:val="24"/>
          <w:szCs w:val="24"/>
        </w:rPr>
        <w:t xml:space="preserve">profitability </w:t>
      </w:r>
      <w:r w:rsidR="00D605E7" w:rsidRPr="00007EAE">
        <w:rPr>
          <w:rFonts w:ascii="Times New Roman" w:hAnsi="Times New Roman" w:cs="Times New Roman"/>
          <w:color w:val="FF0000"/>
          <w:sz w:val="24"/>
          <w:szCs w:val="24"/>
        </w:rPr>
        <w:fldChar w:fldCharType="begin" w:fldLock="1"/>
      </w:r>
      <w:r w:rsidR="00D605E7" w:rsidRPr="00007EAE">
        <w:rPr>
          <w:rFonts w:ascii="Times New Roman" w:hAnsi="Times New Roman" w:cs="Times New Roman"/>
          <w:color w:val="FF0000"/>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operties":{"noteIndex":0},"schema":"https://github.com/citation-style-language/schema/raw/master/csl-citation.json"}</w:instrText>
      </w:r>
      <w:r w:rsidR="00D605E7" w:rsidRPr="00007EAE">
        <w:rPr>
          <w:rFonts w:ascii="Times New Roman" w:hAnsi="Times New Roman" w:cs="Times New Roman"/>
          <w:color w:val="FF0000"/>
          <w:sz w:val="24"/>
          <w:szCs w:val="24"/>
        </w:rPr>
        <w:fldChar w:fldCharType="separate"/>
      </w:r>
      <w:r w:rsidR="00D605E7" w:rsidRPr="00007EAE">
        <w:rPr>
          <w:rFonts w:ascii="Times New Roman" w:hAnsi="Times New Roman" w:cs="Times New Roman"/>
          <w:noProof/>
          <w:color w:val="FF0000"/>
          <w:sz w:val="24"/>
          <w:szCs w:val="24"/>
        </w:rPr>
        <w:t>(Pandey et al., 2000)</w:t>
      </w:r>
      <w:r w:rsidR="00D605E7" w:rsidRPr="00007EAE">
        <w:rPr>
          <w:rFonts w:ascii="Times New Roman" w:hAnsi="Times New Roman" w:cs="Times New Roman"/>
          <w:color w:val="FF0000"/>
          <w:sz w:val="24"/>
          <w:szCs w:val="24"/>
        </w:rPr>
        <w:fldChar w:fldCharType="end"/>
      </w:r>
      <w:r w:rsidR="00D605E7">
        <w:rPr>
          <w:rFonts w:ascii="Times New Roman" w:hAnsi="Times New Roman" w:cs="Times New Roman"/>
          <w:sz w:val="24"/>
          <w:szCs w:val="24"/>
        </w:rPr>
        <w:t>.</w:t>
      </w:r>
      <w:bookmarkStart w:id="1" w:name="_GoBack"/>
      <w:bookmarkEnd w:id="1"/>
    </w:p>
    <w:p w14:paraId="3FAE7A5E" w14:textId="23994CDB" w:rsidR="004A52E4" w:rsidRDefault="004A52E4" w:rsidP="003419B1">
      <w:pPr>
        <w:widowControl w:val="0"/>
        <w:autoSpaceDE w:val="0"/>
        <w:autoSpaceDN w:val="0"/>
        <w:adjustRightInd w:val="0"/>
        <w:spacing w:after="0" w:line="240" w:lineRule="auto"/>
      </w:pPr>
    </w:p>
    <w:p w14:paraId="4B2625D4" w14:textId="11861FAB" w:rsidR="004A52E4" w:rsidRDefault="004A52E4" w:rsidP="003419B1">
      <w:pPr>
        <w:widowControl w:val="0"/>
        <w:autoSpaceDE w:val="0"/>
        <w:autoSpaceDN w:val="0"/>
        <w:adjustRightInd w:val="0"/>
        <w:spacing w:after="0" w:line="240" w:lineRule="auto"/>
      </w:pPr>
    </w:p>
    <w:p w14:paraId="61799AF1" w14:textId="1139F5C2" w:rsidR="004A52E4" w:rsidRDefault="004A52E4" w:rsidP="003419B1">
      <w:pPr>
        <w:widowControl w:val="0"/>
        <w:autoSpaceDE w:val="0"/>
        <w:autoSpaceDN w:val="0"/>
        <w:adjustRightInd w:val="0"/>
        <w:spacing w:after="0" w:line="240" w:lineRule="auto"/>
      </w:pPr>
    </w:p>
    <w:p w14:paraId="7795BDA8" w14:textId="4699E059" w:rsidR="004A52E4" w:rsidRDefault="004A52E4" w:rsidP="003419B1">
      <w:pPr>
        <w:widowControl w:val="0"/>
        <w:autoSpaceDE w:val="0"/>
        <w:autoSpaceDN w:val="0"/>
        <w:adjustRightInd w:val="0"/>
        <w:spacing w:after="0" w:line="240" w:lineRule="auto"/>
      </w:pPr>
    </w:p>
    <w:p w14:paraId="18409C2A" w14:textId="01B3A4F8" w:rsidR="004A52E4" w:rsidRDefault="004A52E4" w:rsidP="003419B1">
      <w:pPr>
        <w:widowControl w:val="0"/>
        <w:autoSpaceDE w:val="0"/>
        <w:autoSpaceDN w:val="0"/>
        <w:adjustRightInd w:val="0"/>
        <w:spacing w:after="0" w:line="240" w:lineRule="auto"/>
      </w:pPr>
    </w:p>
    <w:p w14:paraId="63CC69ED" w14:textId="34088CE8" w:rsidR="004A52E4" w:rsidRDefault="004A52E4" w:rsidP="003419B1">
      <w:pPr>
        <w:widowControl w:val="0"/>
        <w:autoSpaceDE w:val="0"/>
        <w:autoSpaceDN w:val="0"/>
        <w:adjustRightInd w:val="0"/>
        <w:spacing w:after="0" w:line="240" w:lineRule="auto"/>
      </w:pPr>
    </w:p>
    <w:p w14:paraId="471268A9" w14:textId="77777777" w:rsidR="004A52E4" w:rsidRDefault="004A52E4" w:rsidP="003419B1">
      <w:pPr>
        <w:widowControl w:val="0"/>
        <w:autoSpaceDE w:val="0"/>
        <w:autoSpaceDN w:val="0"/>
        <w:adjustRightInd w:val="0"/>
        <w:spacing w:after="0" w:line="240" w:lineRule="auto"/>
      </w:pPr>
    </w:p>
    <w:p w14:paraId="69EF4F95" w14:textId="3AEC3521" w:rsidR="003419B1" w:rsidRDefault="003419B1" w:rsidP="003419B1">
      <w:pPr>
        <w:widowControl w:val="0"/>
        <w:autoSpaceDE w:val="0"/>
        <w:autoSpaceDN w:val="0"/>
        <w:adjustRightInd w:val="0"/>
        <w:spacing w:line="240" w:lineRule="auto"/>
        <w:ind w:left="480" w:hanging="480"/>
      </w:pPr>
    </w:p>
    <w:p w14:paraId="12BEF9CC" w14:textId="4381D389" w:rsidR="00007EAE" w:rsidRDefault="00007EAE" w:rsidP="003419B1">
      <w:pPr>
        <w:widowControl w:val="0"/>
        <w:autoSpaceDE w:val="0"/>
        <w:autoSpaceDN w:val="0"/>
        <w:adjustRightInd w:val="0"/>
        <w:spacing w:line="240" w:lineRule="auto"/>
        <w:ind w:left="480" w:hanging="480"/>
      </w:pPr>
    </w:p>
    <w:p w14:paraId="669D1319" w14:textId="32F2883D" w:rsidR="00007EAE" w:rsidRDefault="00007EAE" w:rsidP="003419B1">
      <w:pPr>
        <w:widowControl w:val="0"/>
        <w:autoSpaceDE w:val="0"/>
        <w:autoSpaceDN w:val="0"/>
        <w:adjustRightInd w:val="0"/>
        <w:spacing w:line="240" w:lineRule="auto"/>
        <w:ind w:left="480" w:hanging="480"/>
      </w:pPr>
    </w:p>
    <w:p w14:paraId="1D61640E" w14:textId="77777777" w:rsidR="00007EAE" w:rsidRDefault="00007EAE" w:rsidP="003419B1">
      <w:pPr>
        <w:widowControl w:val="0"/>
        <w:autoSpaceDE w:val="0"/>
        <w:autoSpaceDN w:val="0"/>
        <w:adjustRightInd w:val="0"/>
        <w:spacing w:line="240" w:lineRule="auto"/>
        <w:ind w:left="480" w:hanging="480"/>
      </w:pPr>
    </w:p>
    <w:p w14:paraId="7B9FF319" w14:textId="77777777" w:rsidR="003419B1" w:rsidRDefault="003419B1" w:rsidP="003419B1">
      <w:pPr>
        <w:widowControl w:val="0"/>
        <w:autoSpaceDE w:val="0"/>
        <w:autoSpaceDN w:val="0"/>
        <w:adjustRightInd w:val="0"/>
        <w:spacing w:line="240" w:lineRule="auto"/>
        <w:ind w:left="480" w:hanging="480"/>
      </w:pPr>
    </w:p>
    <w:p w14:paraId="6AE3AAAC" w14:textId="77777777" w:rsidR="0015616D" w:rsidRDefault="0015616D" w:rsidP="0015616D">
      <w:r w:rsidRPr="00A70D92">
        <w:lastRenderedPageBreak/>
        <w:t>The area under direct-seeded rice has been increasing as farmers in Asia seek higher productivity and profitability to offset increasing costs and scarcity of farm labor.</w:t>
      </w:r>
    </w:p>
    <w:p w14:paraId="3B17889D" w14:textId="77777777" w:rsidR="0015616D" w:rsidRDefault="0015616D" w:rsidP="0015616D">
      <w:r w:rsidRPr="00FB2836">
        <w:t>Rice is direct-seeded by essentially two methods (dry and wet seeding) based on the physical condition of the seedbed and seed (pregerminated or dry). Dry seeding is practiced in rainfed lowland, upland, and flood-prone areas. Wet seeding is a common practice in irrigated areas, and it is further subdivided into aerobic wet seeding, anaerobic wet seeding, and water seeding, based on the level of oxygen in the vicinity of the germinating seed or the depth of flood- water at seeding. Seeds</w:t>
      </w:r>
    </w:p>
    <w:p w14:paraId="10E0B9E4" w14:textId="77777777" w:rsidR="0015616D" w:rsidRDefault="0015616D" w:rsidP="0015616D"/>
    <w:p w14:paraId="184824EA" w14:textId="77777777" w:rsidR="0015616D" w:rsidRDefault="0015616D" w:rsidP="0015616D">
      <w:r w:rsidRPr="00FB2836">
        <w:t xml:space="preserve">Direct seeding offers such advantages as faster and easier plant- </w:t>
      </w:r>
      <w:proofErr w:type="spellStart"/>
      <w:r w:rsidRPr="00FB2836">
        <w:t>ing</w:t>
      </w:r>
      <w:proofErr w:type="spellEnd"/>
      <w:r w:rsidRPr="00FB2836">
        <w:t xml:space="preserve">, reduced labor and less drudgery, earlier crop maturity by 7–10 d, more efficient water use and higher tolerance of water deficit, less methane emission, and often higher profit in areas with an assured water supply. Although labor and its associated costs may be re- </w:t>
      </w:r>
      <w:proofErr w:type="spellStart"/>
      <w:r w:rsidRPr="00FB2836">
        <w:t>duced</w:t>
      </w:r>
      <w:proofErr w:type="spellEnd"/>
      <w:r w:rsidRPr="00FB2836">
        <w:t xml:space="preserve"> for crop establishment, other technologies are essential to overcome constraints imposed by direct seeding. For example, we should enhance the interaction of crop stand establishment, water management, and weed control in relation to crop lodging in both dry- and wet-seeded rice. Technology for land preparation, precision leveling, and prevention of crop lodging must be improved in wet direct-seeded rice. Similarly, management practices and control </w:t>
      </w:r>
      <w:proofErr w:type="spellStart"/>
      <w:r w:rsidRPr="00FB2836">
        <w:t>strat</w:t>
      </w:r>
      <w:proofErr w:type="spellEnd"/>
      <w:r w:rsidRPr="00FB2836">
        <w:t xml:space="preserve">- </w:t>
      </w:r>
      <w:proofErr w:type="spellStart"/>
      <w:r w:rsidRPr="00FB2836">
        <w:t>egies</w:t>
      </w:r>
      <w:proofErr w:type="spellEnd"/>
      <w:r w:rsidRPr="00FB2836">
        <w:t xml:space="preserve"> are currently lacking for several pests (rats, snails, birds, etc.) that damage surface-sown seeds and for problem weeds that com- </w:t>
      </w:r>
      <w:proofErr w:type="spellStart"/>
      <w:r w:rsidRPr="00FB2836">
        <w:t>pete</w:t>
      </w:r>
      <w:proofErr w:type="spellEnd"/>
      <w:r w:rsidRPr="00FB2836">
        <w:t xml:space="preserve"> with rice seedlings</w:t>
      </w:r>
    </w:p>
    <w:p w14:paraId="22BCEA9E" w14:textId="77777777" w:rsidR="0015616D" w:rsidRDefault="0015616D" w:rsidP="0015616D">
      <w:r w:rsidRPr="00FB2836">
        <w:t>Direct seeding is becoming an attractive alternative to transplanting (TPR) of rice. Asian rice farmers are shifting to direct seeding to reduce labor input, drudgery, and cultivation cost (De Datta 1986, De Datta and Flinn 1986). The increased availability of short-duration rice varieties and cost-efficient selective herbicides has encouraged farmers to try this new method of establishing rice</w:t>
      </w:r>
    </w:p>
    <w:p w14:paraId="44817F6C" w14:textId="77777777" w:rsidR="0015616D" w:rsidRDefault="0015616D" w:rsidP="0015616D">
      <w:r>
        <w:t>Dry seeding</w:t>
      </w:r>
    </w:p>
    <w:p w14:paraId="37022BC6" w14:textId="77777777" w:rsidR="0015616D" w:rsidRDefault="0015616D" w:rsidP="0015616D">
      <w:r>
        <w:t>The broadcast sowing/row seeding/drilling/dibbling of dry rice seeds on dry (or moist) soil is called dry seeding.</w:t>
      </w:r>
    </w:p>
    <w:p w14:paraId="69562717" w14:textId="77777777" w:rsidR="0015616D" w:rsidRDefault="0015616D" w:rsidP="0015616D">
      <w:r>
        <w:t>Water seeding</w:t>
      </w:r>
    </w:p>
    <w:p w14:paraId="2926873B" w14:textId="77777777" w:rsidR="0015616D" w:rsidRDefault="0015616D" w:rsidP="0015616D">
      <w:r>
        <w:t>Pregerminated seeds are sown directly into water depths of 20–40 cm</w:t>
      </w:r>
    </w:p>
    <w:p w14:paraId="461EAF29" w14:textId="77777777" w:rsidR="0015616D" w:rsidRDefault="0015616D" w:rsidP="0015616D">
      <w:r w:rsidRPr="00FB2836">
        <w:t>Weed pressure is often two to three times higher in D-DSR than in transplanted crops.</w:t>
      </w:r>
    </w:p>
    <w:p w14:paraId="223291BC" w14:textId="77777777" w:rsidR="0015616D" w:rsidRDefault="0015616D" w:rsidP="0015616D">
      <w:r w:rsidRPr="00FB2836">
        <w:t>Compared with TPR, the outbreak of insect pests and diseases is more severe in W- DSR because of high plant density and the consequent cooler, more humid, and shadier microenvironment inside the canopy</w:t>
      </w:r>
    </w:p>
    <w:p w14:paraId="090DAAF9" w14:textId="77777777" w:rsidR="0015616D" w:rsidRPr="00FB2836" w:rsidRDefault="0015616D" w:rsidP="0015616D">
      <w:pPr>
        <w:rPr>
          <w:color w:val="FF0000"/>
        </w:rPr>
      </w:pPr>
      <w:r w:rsidRPr="00FB2836">
        <w:rPr>
          <w:color w:val="FF0000"/>
        </w:rPr>
        <w:t xml:space="preserve">Direct </w:t>
      </w:r>
      <w:proofErr w:type="spellStart"/>
      <w:proofErr w:type="gramStart"/>
      <w:r w:rsidRPr="00FB2836">
        <w:rPr>
          <w:color w:val="FF0000"/>
        </w:rPr>
        <w:t>seeding:research</w:t>
      </w:r>
      <w:proofErr w:type="spellEnd"/>
      <w:proofErr w:type="gramEnd"/>
      <w:r w:rsidRPr="00FB2836">
        <w:rPr>
          <w:color w:val="FF0000"/>
        </w:rPr>
        <w:t xml:space="preserve"> issues and opportunities</w:t>
      </w:r>
    </w:p>
    <w:p w14:paraId="6C64C57B" w14:textId="77777777" w:rsidR="0015616D" w:rsidRDefault="0015616D" w:rsidP="0015616D">
      <w:r>
        <w:t xml:space="preserve">Traditionally, rice is transplanted, but consistent increase in </w:t>
      </w:r>
      <w:proofErr w:type="spellStart"/>
      <w:r>
        <w:t>labour</w:t>
      </w:r>
      <w:proofErr w:type="spellEnd"/>
      <w:r>
        <w:t xml:space="preserve"> cost</w:t>
      </w:r>
    </w:p>
    <w:p w14:paraId="70F8F445" w14:textId="77777777" w:rsidR="0015616D" w:rsidRDefault="0015616D" w:rsidP="0015616D">
      <w:r>
        <w:t>in recent</w:t>
      </w:r>
    </w:p>
    <w:p w14:paraId="19BFED2F" w14:textId="77777777" w:rsidR="0015616D" w:rsidRDefault="0015616D" w:rsidP="0015616D">
      <w:r>
        <w:t>times, calls for other planting</w:t>
      </w:r>
    </w:p>
    <w:p w14:paraId="72FAF020" w14:textId="77777777" w:rsidR="0015616D" w:rsidRDefault="0015616D" w:rsidP="0015616D">
      <w:r>
        <w:t xml:space="preserve">methods. As a result of increased </w:t>
      </w:r>
      <w:proofErr w:type="spellStart"/>
      <w:r>
        <w:t>labour</w:t>
      </w:r>
      <w:proofErr w:type="spellEnd"/>
      <w:r>
        <w:t xml:space="preserve"> cost, planting systems is gradually being replaced by direct sowing in many developing countries (Dawe, 2003; </w:t>
      </w:r>
      <w:proofErr w:type="spellStart"/>
      <w:r>
        <w:t>Naklang</w:t>
      </w:r>
      <w:proofErr w:type="spellEnd"/>
      <w:r>
        <w:t>, et al., 1996).</w:t>
      </w:r>
    </w:p>
    <w:p w14:paraId="1FDAE37A" w14:textId="77777777" w:rsidR="0015616D" w:rsidRDefault="0015616D" w:rsidP="0015616D">
      <w:r w:rsidRPr="00B13339">
        <w:lastRenderedPageBreak/>
        <w:t xml:space="preserve">The comparatively low paddy yields recorded especially in pre-germinated seed broadcasting methods than seedling transplanting method could have been due to exposure of seeds to pest destruction and weed competition in broadcast conditions. It could be some of these problems of rice broadcasting that </w:t>
      </w:r>
      <w:proofErr w:type="spellStart"/>
      <w:r w:rsidRPr="00B13339">
        <w:t>Damkheong</w:t>
      </w:r>
      <w:proofErr w:type="spellEnd"/>
      <w:r w:rsidRPr="00B13339">
        <w:t>, et al., (1980) indicated,</w:t>
      </w:r>
    </w:p>
    <w:p w14:paraId="2B558FDF" w14:textId="77777777" w:rsidR="0015616D" w:rsidRDefault="0015616D" w:rsidP="0015616D">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C7D1B9B" w14:textId="77777777" w:rsidR="0015616D" w:rsidRDefault="0015616D" w:rsidP="0015616D">
      <w:r>
        <w:t xml:space="preserve">Broadcasting Sprouted Seeds in Puddled Land This method is adopted in an area where agricultural </w:t>
      </w:r>
      <w:proofErr w:type="spellStart"/>
      <w:r>
        <w:t>labourers</w:t>
      </w:r>
      <w:proofErr w:type="spellEnd"/>
      <w:r>
        <w:t xml:space="preserve"> are not easily available for</w:t>
      </w:r>
    </w:p>
    <w:p w14:paraId="3698C8A0" w14:textId="77777777" w:rsidR="0015616D" w:rsidRDefault="0015616D" w:rsidP="0015616D">
      <w:r>
        <w:t xml:space="preserve">transplanting or some time </w:t>
      </w:r>
      <w:proofErr w:type="spellStart"/>
      <w:r>
        <w:t>labourers</w:t>
      </w:r>
      <w:proofErr w:type="spellEnd"/>
      <w:r>
        <w:t xml:space="preserve"> are very expensive. In this method field is prepared and puddled just like in the case of transplanting. About</w:t>
      </w:r>
    </w:p>
    <w:p w14:paraId="1E556843" w14:textId="77777777" w:rsidR="0015616D" w:rsidRPr="00222A90" w:rsidRDefault="0015616D" w:rsidP="0015616D">
      <w:pPr>
        <w:spacing w:line="360" w:lineRule="auto"/>
        <w:rPr>
          <w:color w:val="FF0000"/>
        </w:rPr>
      </w:pPr>
      <w:r w:rsidRPr="00222A90">
        <w:rPr>
          <w:color w:val="FF0000"/>
        </w:rPr>
        <w:t>(Oryza sativa</w:t>
      </w:r>
    </w:p>
    <w:p w14:paraId="4D8D866A" w14:textId="77777777" w:rsidR="0015616D" w:rsidRDefault="0015616D" w:rsidP="0015616D">
      <w:r>
        <w:t>Direct</w:t>
      </w:r>
    </w:p>
    <w:p w14:paraId="496A7390" w14:textId="77777777" w:rsidR="0015616D" w:rsidRDefault="0015616D" w:rsidP="0015616D">
      <w:r>
        <w:t>seeding is not feasible due to decreasing water availability for agriculture</w:t>
      </w:r>
    </w:p>
    <w:p w14:paraId="13E03A1A" w14:textId="77777777" w:rsidR="0015616D" w:rsidRDefault="0015616D" w:rsidP="0015616D">
      <w:r w:rsidRPr="00DA613D">
        <w:t xml:space="preserve">Availability of nutrients and moisture in direct seeding has been low due to the presence of </w:t>
      </w:r>
      <w:proofErr w:type="gramStart"/>
      <w:r w:rsidRPr="00DA613D">
        <w:t>more</w:t>
      </w:r>
      <w:proofErr w:type="gramEnd"/>
      <w:r w:rsidRPr="00DA613D">
        <w:t xml:space="preserve"> number of weeds and shallow plant root growth (</w:t>
      </w:r>
      <w:proofErr w:type="spellStart"/>
      <w:r w:rsidRPr="00DA613D">
        <w:t>Craigimiles</w:t>
      </w:r>
      <w:proofErr w:type="spellEnd"/>
      <w:r w:rsidRPr="00DA613D">
        <w:t xml:space="preserve"> et al. 1968; </w:t>
      </w:r>
      <w:proofErr w:type="spellStart"/>
      <w:r w:rsidRPr="00DA613D">
        <w:t>Ramamoor</w:t>
      </w:r>
      <w:proofErr w:type="spellEnd"/>
      <w:r w:rsidRPr="00DA613D">
        <w:t xml:space="preserve"> thy et al. 1974) FP</w:t>
      </w:r>
    </w:p>
    <w:p w14:paraId="1C21A24F" w14:textId="77777777" w:rsidR="0015616D" w:rsidRDefault="0015616D" w:rsidP="0015616D">
      <w:r w:rsidRPr="00DA613D">
        <w:t xml:space="preserve">per panicle was produced by the DSBSW treatment. Less number of grains per panicle in direct seeding might again be explained in terms of low availability of moisture and nutrients at grain formation stage. The availability of moisture and nutrients was low due to the fact that there were </w:t>
      </w:r>
      <w:proofErr w:type="gramStart"/>
      <w:r w:rsidRPr="00DA613D">
        <w:t>more</w:t>
      </w:r>
      <w:proofErr w:type="gramEnd"/>
      <w:r w:rsidRPr="00DA613D">
        <w:t xml:space="preserve"> number of weeds in direct seeding and also roots of plant could not penetrate deep enough to exploit the soil resources fully (Jana et al. 1981; Singh et al. 1981).</w:t>
      </w:r>
    </w:p>
    <w:p w14:paraId="515C6047" w14:textId="77777777" w:rsidR="0015616D" w:rsidRPr="00DA613D" w:rsidRDefault="0015616D" w:rsidP="0015616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2D7AD2DA" w14:textId="7BABBAA0" w:rsidR="003419B1" w:rsidRDefault="003419B1" w:rsidP="003419B1">
      <w:pPr>
        <w:widowControl w:val="0"/>
        <w:autoSpaceDE w:val="0"/>
        <w:autoSpaceDN w:val="0"/>
        <w:adjustRightInd w:val="0"/>
        <w:spacing w:line="240" w:lineRule="auto"/>
        <w:ind w:left="480" w:hanging="480"/>
      </w:pPr>
    </w:p>
    <w:p w14:paraId="2AE61E4E" w14:textId="77777777" w:rsidR="00D605E7" w:rsidRDefault="00D605E7" w:rsidP="00D605E7">
      <w:r>
        <w:t>At present, rice cultivation is as direct seeded in America, Western Europe such as Italy and French, Russia, Japan, Cuba, India, Korea, and the Philippines and in some parts of Iran, due to high technology, high labor cost and shortage of skilled labor (Akhgari,2004).</w:t>
      </w:r>
    </w:p>
    <w:p w14:paraId="59257232" w14:textId="77777777" w:rsidR="00D605E7" w:rsidRPr="00C257E4" w:rsidRDefault="00D605E7" w:rsidP="00D605E7">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06238E48" w14:textId="1D1600E7" w:rsidR="00A95396" w:rsidRDefault="00A95396" w:rsidP="003419B1">
      <w:pPr>
        <w:widowControl w:val="0"/>
        <w:autoSpaceDE w:val="0"/>
        <w:autoSpaceDN w:val="0"/>
        <w:adjustRightInd w:val="0"/>
        <w:spacing w:line="240" w:lineRule="auto"/>
        <w:ind w:left="480" w:hanging="480"/>
      </w:pPr>
    </w:p>
    <w:p w14:paraId="702D5FDA" w14:textId="17C32868" w:rsidR="00A95396" w:rsidRDefault="00A95396" w:rsidP="003419B1">
      <w:pPr>
        <w:widowControl w:val="0"/>
        <w:autoSpaceDE w:val="0"/>
        <w:autoSpaceDN w:val="0"/>
        <w:adjustRightInd w:val="0"/>
        <w:spacing w:line="240" w:lineRule="auto"/>
        <w:ind w:left="480" w:hanging="480"/>
      </w:pPr>
    </w:p>
    <w:p w14:paraId="34F1DB26" w14:textId="3D711194" w:rsidR="00A95396" w:rsidRDefault="00A95396" w:rsidP="003419B1">
      <w:pPr>
        <w:widowControl w:val="0"/>
        <w:autoSpaceDE w:val="0"/>
        <w:autoSpaceDN w:val="0"/>
        <w:adjustRightInd w:val="0"/>
        <w:spacing w:line="240" w:lineRule="auto"/>
        <w:ind w:left="480" w:hanging="480"/>
      </w:pPr>
    </w:p>
    <w:p w14:paraId="35BC2D43" w14:textId="0F213CA8" w:rsidR="00A95396" w:rsidRDefault="00A95396" w:rsidP="003419B1">
      <w:pPr>
        <w:widowControl w:val="0"/>
        <w:autoSpaceDE w:val="0"/>
        <w:autoSpaceDN w:val="0"/>
        <w:adjustRightInd w:val="0"/>
        <w:spacing w:line="240" w:lineRule="auto"/>
        <w:ind w:left="480" w:hanging="480"/>
      </w:pPr>
    </w:p>
    <w:p w14:paraId="0920C04B" w14:textId="487DA6C2" w:rsidR="00A95396" w:rsidRDefault="00A95396" w:rsidP="003419B1">
      <w:pPr>
        <w:widowControl w:val="0"/>
        <w:autoSpaceDE w:val="0"/>
        <w:autoSpaceDN w:val="0"/>
        <w:adjustRightInd w:val="0"/>
        <w:spacing w:line="240" w:lineRule="auto"/>
        <w:ind w:left="480" w:hanging="480"/>
      </w:pPr>
    </w:p>
    <w:p w14:paraId="17732C15" w14:textId="386EDFAC" w:rsidR="00A95396" w:rsidRDefault="00A95396" w:rsidP="003419B1">
      <w:pPr>
        <w:widowControl w:val="0"/>
        <w:autoSpaceDE w:val="0"/>
        <w:autoSpaceDN w:val="0"/>
        <w:adjustRightInd w:val="0"/>
        <w:spacing w:line="240" w:lineRule="auto"/>
        <w:ind w:left="480" w:hanging="480"/>
      </w:pPr>
    </w:p>
    <w:p w14:paraId="10878C40" w14:textId="3B1C20A8" w:rsidR="00A95396" w:rsidRDefault="00A95396" w:rsidP="003419B1">
      <w:pPr>
        <w:widowControl w:val="0"/>
        <w:autoSpaceDE w:val="0"/>
        <w:autoSpaceDN w:val="0"/>
        <w:adjustRightInd w:val="0"/>
        <w:spacing w:line="240" w:lineRule="auto"/>
        <w:ind w:left="480" w:hanging="480"/>
      </w:pPr>
    </w:p>
    <w:p w14:paraId="411DA9B8" w14:textId="2A04C5C5" w:rsidR="00A95396" w:rsidRDefault="00A95396" w:rsidP="003419B1">
      <w:pPr>
        <w:widowControl w:val="0"/>
        <w:autoSpaceDE w:val="0"/>
        <w:autoSpaceDN w:val="0"/>
        <w:adjustRightInd w:val="0"/>
        <w:spacing w:line="240" w:lineRule="auto"/>
        <w:ind w:left="480" w:hanging="480"/>
      </w:pPr>
    </w:p>
    <w:p w14:paraId="1423ECD0" w14:textId="41409DA9" w:rsidR="00A95396" w:rsidRDefault="00A95396" w:rsidP="003419B1">
      <w:pPr>
        <w:widowControl w:val="0"/>
        <w:autoSpaceDE w:val="0"/>
        <w:autoSpaceDN w:val="0"/>
        <w:adjustRightInd w:val="0"/>
        <w:spacing w:line="240" w:lineRule="auto"/>
        <w:ind w:left="480" w:hanging="480"/>
      </w:pPr>
    </w:p>
    <w:p w14:paraId="66ED3BC7" w14:textId="361B23E6" w:rsidR="00A95396" w:rsidRDefault="00A95396" w:rsidP="003419B1">
      <w:pPr>
        <w:widowControl w:val="0"/>
        <w:autoSpaceDE w:val="0"/>
        <w:autoSpaceDN w:val="0"/>
        <w:adjustRightInd w:val="0"/>
        <w:spacing w:line="240" w:lineRule="auto"/>
        <w:ind w:left="480" w:hanging="480"/>
      </w:pPr>
    </w:p>
    <w:p w14:paraId="4A3D09E4" w14:textId="22B159C7" w:rsidR="00A95396" w:rsidRDefault="00A95396" w:rsidP="003419B1">
      <w:pPr>
        <w:widowControl w:val="0"/>
        <w:autoSpaceDE w:val="0"/>
        <w:autoSpaceDN w:val="0"/>
        <w:adjustRightInd w:val="0"/>
        <w:spacing w:line="240" w:lineRule="auto"/>
        <w:ind w:left="480" w:hanging="480"/>
      </w:pPr>
    </w:p>
    <w:p w14:paraId="08CDFAFE" w14:textId="612291A0" w:rsidR="00A95396" w:rsidRDefault="00A95396" w:rsidP="003419B1">
      <w:pPr>
        <w:widowControl w:val="0"/>
        <w:autoSpaceDE w:val="0"/>
        <w:autoSpaceDN w:val="0"/>
        <w:adjustRightInd w:val="0"/>
        <w:spacing w:line="240" w:lineRule="auto"/>
        <w:ind w:left="480" w:hanging="480"/>
      </w:pPr>
    </w:p>
    <w:p w14:paraId="06399F8A" w14:textId="6BAA20A3" w:rsidR="00A95396" w:rsidRDefault="00A95396" w:rsidP="003419B1">
      <w:pPr>
        <w:widowControl w:val="0"/>
        <w:autoSpaceDE w:val="0"/>
        <w:autoSpaceDN w:val="0"/>
        <w:adjustRightInd w:val="0"/>
        <w:spacing w:line="240" w:lineRule="auto"/>
        <w:ind w:left="480" w:hanging="480"/>
      </w:pPr>
    </w:p>
    <w:p w14:paraId="78B2ED32" w14:textId="03428B3B" w:rsidR="00A95396" w:rsidRDefault="00A95396" w:rsidP="003419B1">
      <w:pPr>
        <w:widowControl w:val="0"/>
        <w:autoSpaceDE w:val="0"/>
        <w:autoSpaceDN w:val="0"/>
        <w:adjustRightInd w:val="0"/>
        <w:spacing w:line="240" w:lineRule="auto"/>
        <w:ind w:left="480" w:hanging="480"/>
      </w:pPr>
    </w:p>
    <w:p w14:paraId="2AE417D9" w14:textId="0B73A945" w:rsidR="00A95396" w:rsidRDefault="00A95396" w:rsidP="003419B1">
      <w:pPr>
        <w:widowControl w:val="0"/>
        <w:autoSpaceDE w:val="0"/>
        <w:autoSpaceDN w:val="0"/>
        <w:adjustRightInd w:val="0"/>
        <w:spacing w:line="240" w:lineRule="auto"/>
        <w:ind w:left="480" w:hanging="480"/>
      </w:pPr>
    </w:p>
    <w:p w14:paraId="6F31607B" w14:textId="544F3329" w:rsidR="00A95396" w:rsidRDefault="00A95396" w:rsidP="003419B1">
      <w:pPr>
        <w:widowControl w:val="0"/>
        <w:autoSpaceDE w:val="0"/>
        <w:autoSpaceDN w:val="0"/>
        <w:adjustRightInd w:val="0"/>
        <w:spacing w:line="240" w:lineRule="auto"/>
        <w:ind w:left="480" w:hanging="480"/>
      </w:pPr>
    </w:p>
    <w:p w14:paraId="7D6A9C0F" w14:textId="7DF1E86D" w:rsidR="00A95396" w:rsidRDefault="00A95396" w:rsidP="003419B1">
      <w:pPr>
        <w:widowControl w:val="0"/>
        <w:autoSpaceDE w:val="0"/>
        <w:autoSpaceDN w:val="0"/>
        <w:adjustRightInd w:val="0"/>
        <w:spacing w:line="240" w:lineRule="auto"/>
        <w:ind w:left="480" w:hanging="480"/>
      </w:pPr>
    </w:p>
    <w:p w14:paraId="446E9CE7" w14:textId="628614C5" w:rsidR="00A95396" w:rsidRDefault="00A95396" w:rsidP="003419B1">
      <w:pPr>
        <w:widowControl w:val="0"/>
        <w:autoSpaceDE w:val="0"/>
        <w:autoSpaceDN w:val="0"/>
        <w:adjustRightInd w:val="0"/>
        <w:spacing w:line="240" w:lineRule="auto"/>
        <w:ind w:left="480" w:hanging="480"/>
      </w:pPr>
    </w:p>
    <w:p w14:paraId="4CD7B503" w14:textId="77777777" w:rsidR="00A95396" w:rsidRDefault="00A95396" w:rsidP="003419B1">
      <w:pPr>
        <w:widowControl w:val="0"/>
        <w:autoSpaceDE w:val="0"/>
        <w:autoSpaceDN w:val="0"/>
        <w:adjustRightInd w:val="0"/>
        <w:spacing w:line="240" w:lineRule="auto"/>
        <w:ind w:left="480" w:hanging="480"/>
      </w:pPr>
    </w:p>
    <w:p w14:paraId="4802F52A" w14:textId="77777777" w:rsidR="003419B1" w:rsidRDefault="003419B1" w:rsidP="003419B1">
      <w:pPr>
        <w:widowControl w:val="0"/>
        <w:autoSpaceDE w:val="0"/>
        <w:autoSpaceDN w:val="0"/>
        <w:adjustRightInd w:val="0"/>
        <w:spacing w:line="240" w:lineRule="auto"/>
        <w:ind w:left="480" w:hanging="480"/>
      </w:pPr>
    </w:p>
    <w:p w14:paraId="03A2D8D0" w14:textId="0CD5274A" w:rsidR="00D605E7" w:rsidRPr="00D605E7" w:rsidRDefault="003419B1" w:rsidP="00D605E7">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D605E7" w:rsidRPr="00D605E7">
        <w:rPr>
          <w:rFonts w:ascii="Calibri" w:hAnsi="Calibri" w:cs="Calibri"/>
          <w:noProof/>
          <w:szCs w:val="24"/>
        </w:rPr>
        <w:t>Anjana, K.G.S., Balamurugan;, T.S.B., Manivasagan;, V., Ramesh, N.G.B., 2016. Direct seeded rice: purely a site specific technology. Int. J. Adv. Res. Biol. Sci. 3, 170–177. https://doi.org/10.22192/ijarbs</w:t>
      </w:r>
    </w:p>
    <w:p w14:paraId="19645E3C" w14:textId="77777777" w:rsidR="00D605E7" w:rsidRPr="00D605E7" w:rsidRDefault="00D605E7" w:rsidP="00D605E7">
      <w:pPr>
        <w:widowControl w:val="0"/>
        <w:autoSpaceDE w:val="0"/>
        <w:autoSpaceDN w:val="0"/>
        <w:adjustRightInd w:val="0"/>
        <w:spacing w:line="240" w:lineRule="auto"/>
        <w:ind w:left="480" w:hanging="480"/>
        <w:rPr>
          <w:rFonts w:ascii="Calibri" w:hAnsi="Calibri" w:cs="Calibri"/>
          <w:noProof/>
          <w:szCs w:val="24"/>
        </w:rPr>
      </w:pPr>
      <w:r w:rsidRPr="00D605E7">
        <w:rPr>
          <w:rFonts w:ascii="Calibri" w:hAnsi="Calibri" w:cs="Calibri"/>
          <w:noProof/>
          <w:szCs w:val="24"/>
        </w:rPr>
        <w:t>Hassan Akhgari, 2011. Assessment of direct seeded and transplanting methods of rice cultivars in the northern part of Iran. African J. Agric. Reseearch 6. https://doi.org/10.5897/AJAR11.973</w:t>
      </w:r>
    </w:p>
    <w:p w14:paraId="3A7FDFE4" w14:textId="77777777" w:rsidR="00D605E7" w:rsidRPr="00D605E7" w:rsidRDefault="00D605E7" w:rsidP="00D605E7">
      <w:pPr>
        <w:widowControl w:val="0"/>
        <w:autoSpaceDE w:val="0"/>
        <w:autoSpaceDN w:val="0"/>
        <w:adjustRightInd w:val="0"/>
        <w:spacing w:line="240" w:lineRule="auto"/>
        <w:ind w:left="480" w:hanging="480"/>
        <w:rPr>
          <w:rFonts w:ascii="Calibri" w:hAnsi="Calibri" w:cs="Calibri"/>
          <w:noProof/>
          <w:szCs w:val="24"/>
        </w:rPr>
      </w:pPr>
      <w:r w:rsidRPr="00D605E7">
        <w:rPr>
          <w:rFonts w:ascii="Calibri" w:hAnsi="Calibri" w:cs="Calibri"/>
          <w:noProof/>
          <w:szCs w:val="24"/>
        </w:rPr>
        <w:t>IRRI Rice Knowledge Bank, 2018. Direct seeding - IRRI Rice Knowledge Bank [WWW Document]. URL http://www.knowledgebank.irri.org/step-by-step-production/growth/planting/direct-seeding#wet-direct-seeding (accessed 11.28.18).</w:t>
      </w:r>
    </w:p>
    <w:p w14:paraId="56BCFB3A" w14:textId="77777777" w:rsidR="00D605E7" w:rsidRPr="00D605E7" w:rsidRDefault="00D605E7" w:rsidP="00D605E7">
      <w:pPr>
        <w:widowControl w:val="0"/>
        <w:autoSpaceDE w:val="0"/>
        <w:autoSpaceDN w:val="0"/>
        <w:adjustRightInd w:val="0"/>
        <w:spacing w:line="240" w:lineRule="auto"/>
        <w:ind w:left="480" w:hanging="480"/>
        <w:rPr>
          <w:rFonts w:ascii="Calibri" w:hAnsi="Calibri" w:cs="Calibri"/>
          <w:noProof/>
        </w:rPr>
      </w:pPr>
      <w:r w:rsidRPr="00D605E7">
        <w:rPr>
          <w:rFonts w:ascii="Calibri" w:hAnsi="Calibri" w:cs="Calibri"/>
          <w:noProof/>
          <w:szCs w:val="24"/>
        </w:rPr>
        <w:t>Pandey, S., Mortimer, M., Wade, L., Tuong, T.P., Lopez, K., Hardy, B., 2000. Direct seeding:research issues and opportunities. Proc. Int. Work. direct seeding Asian rice Syst. Res. issues Oppor. Work. direct seeding Asian rice Syst. Res. issues Oppor. 383.</w:t>
      </w:r>
    </w:p>
    <w:p w14:paraId="67ECA964" w14:textId="26DE6AE3" w:rsidR="00C734CD" w:rsidRDefault="003419B1">
      <w:r>
        <w:fldChar w:fldCharType="end"/>
      </w:r>
    </w:p>
    <w:sectPr w:rsidR="00C734C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cwNbawtDQ1MDc0MDVX0lEKTi0uzszPAykwrgUAksEbNCwAAAA="/>
  </w:docVars>
  <w:rsids>
    <w:rsidRoot w:val="0015616D"/>
    <w:rsid w:val="00007EAE"/>
    <w:rsid w:val="00056EB7"/>
    <w:rsid w:val="00067C4C"/>
    <w:rsid w:val="000B5C28"/>
    <w:rsid w:val="0015616D"/>
    <w:rsid w:val="00184BD3"/>
    <w:rsid w:val="001B4291"/>
    <w:rsid w:val="003419B1"/>
    <w:rsid w:val="00493C5D"/>
    <w:rsid w:val="004A52E4"/>
    <w:rsid w:val="00501E56"/>
    <w:rsid w:val="005F6232"/>
    <w:rsid w:val="007F7FB8"/>
    <w:rsid w:val="00A019A4"/>
    <w:rsid w:val="00A63B7C"/>
    <w:rsid w:val="00A95396"/>
    <w:rsid w:val="00AE7F1C"/>
    <w:rsid w:val="00B86DA7"/>
    <w:rsid w:val="00BC7143"/>
    <w:rsid w:val="00D605E7"/>
    <w:rsid w:val="00D640CB"/>
    <w:rsid w:val="00D72AD6"/>
    <w:rsid w:val="00DC0A7D"/>
    <w:rsid w:val="00DC66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0D69D1"/>
  <w15:chartTrackingRefBased/>
  <w15:docId w15:val="{772E0719-6BFB-4941-990A-09DFED282A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616D"/>
  </w:style>
  <w:style w:type="paragraph" w:styleId="Heading2">
    <w:name w:val="heading 2"/>
    <w:basedOn w:val="Normal"/>
    <w:next w:val="Normal"/>
    <w:link w:val="Heading2Char"/>
    <w:uiPriority w:val="9"/>
    <w:unhideWhenUsed/>
    <w:qFormat/>
    <w:rsid w:val="001561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5616D"/>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5979882">
      <w:bodyDiv w:val="1"/>
      <w:marLeft w:val="0"/>
      <w:marRight w:val="0"/>
      <w:marTop w:val="0"/>
      <w:marBottom w:val="0"/>
      <w:divBdr>
        <w:top w:val="none" w:sz="0" w:space="0" w:color="auto"/>
        <w:left w:val="none" w:sz="0" w:space="0" w:color="auto"/>
        <w:bottom w:val="none" w:sz="0" w:space="0" w:color="auto"/>
        <w:right w:val="none" w:sz="0" w:space="0" w:color="auto"/>
      </w:divBdr>
      <w:divsChild>
        <w:div w:id="1013999386">
          <w:marLeft w:val="0"/>
          <w:marRight w:val="0"/>
          <w:marTop w:val="0"/>
          <w:marBottom w:val="0"/>
          <w:divBdr>
            <w:top w:val="none" w:sz="0" w:space="0" w:color="auto"/>
            <w:left w:val="none" w:sz="0" w:space="0" w:color="auto"/>
            <w:bottom w:val="none" w:sz="0" w:space="0" w:color="auto"/>
            <w:right w:val="none" w:sz="0" w:space="0" w:color="auto"/>
          </w:divBdr>
        </w:div>
        <w:div w:id="61565416">
          <w:marLeft w:val="0"/>
          <w:marRight w:val="0"/>
          <w:marTop w:val="0"/>
          <w:marBottom w:val="0"/>
          <w:divBdr>
            <w:top w:val="none" w:sz="0" w:space="0" w:color="auto"/>
            <w:left w:val="none" w:sz="0" w:space="0" w:color="auto"/>
            <w:bottom w:val="none" w:sz="0" w:space="0" w:color="auto"/>
            <w:right w:val="none" w:sz="0" w:space="0" w:color="auto"/>
          </w:divBdr>
        </w:div>
        <w:div w:id="2114587591">
          <w:marLeft w:val="0"/>
          <w:marRight w:val="0"/>
          <w:marTop w:val="0"/>
          <w:marBottom w:val="0"/>
          <w:divBdr>
            <w:top w:val="none" w:sz="0" w:space="0" w:color="auto"/>
            <w:left w:val="none" w:sz="0" w:space="0" w:color="auto"/>
            <w:bottom w:val="none" w:sz="0" w:space="0" w:color="auto"/>
            <w:right w:val="none" w:sz="0" w:space="0" w:color="auto"/>
          </w:divBdr>
        </w:div>
        <w:div w:id="1658412974">
          <w:marLeft w:val="0"/>
          <w:marRight w:val="0"/>
          <w:marTop w:val="0"/>
          <w:marBottom w:val="0"/>
          <w:divBdr>
            <w:top w:val="none" w:sz="0" w:space="0" w:color="auto"/>
            <w:left w:val="none" w:sz="0" w:space="0" w:color="auto"/>
            <w:bottom w:val="none" w:sz="0" w:space="0" w:color="auto"/>
            <w:right w:val="none" w:sz="0" w:space="0" w:color="auto"/>
          </w:divBdr>
        </w:div>
        <w:div w:id="702247384">
          <w:marLeft w:val="0"/>
          <w:marRight w:val="0"/>
          <w:marTop w:val="0"/>
          <w:marBottom w:val="0"/>
          <w:divBdr>
            <w:top w:val="none" w:sz="0" w:space="0" w:color="auto"/>
            <w:left w:val="none" w:sz="0" w:space="0" w:color="auto"/>
            <w:bottom w:val="none" w:sz="0" w:space="0" w:color="auto"/>
            <w:right w:val="none" w:sz="0" w:space="0" w:color="auto"/>
          </w:divBdr>
        </w:div>
        <w:div w:id="366638592">
          <w:marLeft w:val="0"/>
          <w:marRight w:val="0"/>
          <w:marTop w:val="0"/>
          <w:marBottom w:val="0"/>
          <w:divBdr>
            <w:top w:val="none" w:sz="0" w:space="0" w:color="auto"/>
            <w:left w:val="none" w:sz="0" w:space="0" w:color="auto"/>
            <w:bottom w:val="none" w:sz="0" w:space="0" w:color="auto"/>
            <w:right w:val="none" w:sz="0" w:space="0" w:color="auto"/>
          </w:divBdr>
        </w:div>
        <w:div w:id="473957004">
          <w:marLeft w:val="0"/>
          <w:marRight w:val="0"/>
          <w:marTop w:val="0"/>
          <w:marBottom w:val="0"/>
          <w:divBdr>
            <w:top w:val="none" w:sz="0" w:space="0" w:color="auto"/>
            <w:left w:val="none" w:sz="0" w:space="0" w:color="auto"/>
            <w:bottom w:val="none" w:sz="0" w:space="0" w:color="auto"/>
            <w:right w:val="none" w:sz="0" w:space="0" w:color="auto"/>
          </w:divBdr>
        </w:div>
        <w:div w:id="1124350172">
          <w:marLeft w:val="0"/>
          <w:marRight w:val="0"/>
          <w:marTop w:val="0"/>
          <w:marBottom w:val="0"/>
          <w:divBdr>
            <w:top w:val="none" w:sz="0" w:space="0" w:color="auto"/>
            <w:left w:val="none" w:sz="0" w:space="0" w:color="auto"/>
            <w:bottom w:val="none" w:sz="0" w:space="0" w:color="auto"/>
            <w:right w:val="none" w:sz="0" w:space="0" w:color="auto"/>
          </w:divBdr>
        </w:div>
        <w:div w:id="1928416092">
          <w:marLeft w:val="0"/>
          <w:marRight w:val="0"/>
          <w:marTop w:val="0"/>
          <w:marBottom w:val="0"/>
          <w:divBdr>
            <w:top w:val="none" w:sz="0" w:space="0" w:color="auto"/>
            <w:left w:val="none" w:sz="0" w:space="0" w:color="auto"/>
            <w:bottom w:val="none" w:sz="0" w:space="0" w:color="auto"/>
            <w:right w:val="none" w:sz="0" w:space="0" w:color="auto"/>
          </w:divBdr>
        </w:div>
        <w:div w:id="755134888">
          <w:marLeft w:val="0"/>
          <w:marRight w:val="0"/>
          <w:marTop w:val="0"/>
          <w:marBottom w:val="0"/>
          <w:divBdr>
            <w:top w:val="none" w:sz="0" w:space="0" w:color="auto"/>
            <w:left w:val="none" w:sz="0" w:space="0" w:color="auto"/>
            <w:bottom w:val="none" w:sz="0" w:space="0" w:color="auto"/>
            <w:right w:val="none" w:sz="0" w:space="0" w:color="auto"/>
          </w:divBdr>
        </w:div>
        <w:div w:id="1594168321">
          <w:marLeft w:val="0"/>
          <w:marRight w:val="0"/>
          <w:marTop w:val="0"/>
          <w:marBottom w:val="0"/>
          <w:divBdr>
            <w:top w:val="none" w:sz="0" w:space="0" w:color="auto"/>
            <w:left w:val="none" w:sz="0" w:space="0" w:color="auto"/>
            <w:bottom w:val="none" w:sz="0" w:space="0" w:color="auto"/>
            <w:right w:val="none" w:sz="0" w:space="0" w:color="auto"/>
          </w:divBdr>
        </w:div>
        <w:div w:id="878908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CD9B7B-DA8C-482C-84CB-A7C3F287E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4</Pages>
  <Words>2668</Words>
  <Characters>15212</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7</cp:revision>
  <dcterms:created xsi:type="dcterms:W3CDTF">2018-11-28T04:44:00Z</dcterms:created>
  <dcterms:modified xsi:type="dcterms:W3CDTF">2018-11-28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